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FC5BCE"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sidRPr="00504472">
              <w:rPr>
                <w:rStyle w:val="lev"/>
                <w:color w:val="006600" w:themeColor="accent1"/>
                <w:sz w:val="22"/>
              </w:rPr>
              <w:t>Pongsathorn</w:t>
            </w:r>
            <w:r w:rsidRPr="002E65F0">
              <w:rPr>
                <w:rStyle w:val="lev"/>
                <w:color w:val="006600" w:themeColor="accent1"/>
              </w:rPr>
              <w:t xml:space="preserve"> </w:t>
            </w:r>
            <w:r w:rsidRPr="00504472">
              <w:rPr>
                <w:rStyle w:val="lev"/>
                <w:color w:val="006600"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FE4B87">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FE4B87">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E4B87">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E4B87">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E4B87">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E4B87">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E4B87">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E4B87">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FE4B87">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FE4B87">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FE4B87">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w:t>
      </w:r>
      <w:r w:rsidR="002D6F7B">
        <w:lastRenderedPageBreak/>
        <w:t>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4B87" w:rsidRDefault="00FE4B87"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FE4B87" w:rsidRPr="00450DDB" w:rsidRDefault="00FE4B87"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FE4B87" w:rsidRPr="00514042" w:rsidRDefault="00FE4B87"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FE4B87" w:rsidRDefault="00FE4B87" w:rsidP="00CE7761">
                            <w:pPr>
                              <w:jc w:val="left"/>
                              <w:rPr>
                                <w:b/>
                                <w:color w:val="595959" w:themeColor="accent3"/>
                                <w:sz w:val="18"/>
                                <w:lang w:val="en-GB"/>
                              </w:rPr>
                            </w:pPr>
                            <w:r>
                              <w:rPr>
                                <w:b/>
                                <w:color w:val="595959" w:themeColor="accent3"/>
                                <w:sz w:val="18"/>
                                <w:lang w:val="en-GB"/>
                              </w:rPr>
                              <w:t>Electrode :</w:t>
                            </w:r>
                          </w:p>
                          <w:p w:rsidR="00FE4B87" w:rsidRDefault="00FE4B87" w:rsidP="00CE7761">
                            <w:pPr>
                              <w:jc w:val="left"/>
                              <w:rPr>
                                <w:b/>
                                <w:color w:val="595959" w:themeColor="accent3"/>
                                <w:sz w:val="18"/>
                                <w:lang w:val="en-GB"/>
                              </w:rPr>
                            </w:pPr>
                            <w:r>
                              <w:rPr>
                                <w:b/>
                                <w:color w:val="595959" w:themeColor="accent3"/>
                                <w:sz w:val="18"/>
                                <w:lang w:val="en-GB"/>
                              </w:rPr>
                              <w:t>Electrolyte :</w:t>
                            </w:r>
                          </w:p>
                          <w:p w:rsidR="00FE4B87" w:rsidRPr="0080037A" w:rsidRDefault="00FE4B87"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FE4B87" w:rsidRPr="0080037A" w:rsidRDefault="00FE4B87"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FE4B87" w:rsidRDefault="00FE4B87"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FE4B87" w:rsidRPr="00450DDB" w:rsidRDefault="00FE4B87"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FE4B87" w:rsidRPr="00514042" w:rsidRDefault="00FE4B87"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FE4B87" w:rsidRDefault="00FE4B87" w:rsidP="00CE7761">
                      <w:pPr>
                        <w:jc w:val="left"/>
                        <w:rPr>
                          <w:b/>
                          <w:color w:val="595959" w:themeColor="accent3"/>
                          <w:sz w:val="18"/>
                          <w:lang w:val="en-GB"/>
                        </w:rPr>
                      </w:pPr>
                      <w:r>
                        <w:rPr>
                          <w:b/>
                          <w:color w:val="595959" w:themeColor="accent3"/>
                          <w:sz w:val="18"/>
                          <w:lang w:val="en-GB"/>
                        </w:rPr>
                        <w:t>Electrode :</w:t>
                      </w:r>
                    </w:p>
                    <w:p w:rsidR="00FE4B87" w:rsidRDefault="00FE4B87" w:rsidP="00CE7761">
                      <w:pPr>
                        <w:jc w:val="left"/>
                        <w:rPr>
                          <w:b/>
                          <w:color w:val="595959" w:themeColor="accent3"/>
                          <w:sz w:val="18"/>
                          <w:lang w:val="en-GB"/>
                        </w:rPr>
                      </w:pPr>
                      <w:r>
                        <w:rPr>
                          <w:b/>
                          <w:color w:val="595959" w:themeColor="accent3"/>
                          <w:sz w:val="18"/>
                          <w:lang w:val="en-GB"/>
                        </w:rPr>
                        <w:t>Electrolyte :</w:t>
                      </w:r>
                    </w:p>
                    <w:p w:rsidR="00FE4B87" w:rsidRPr="0080037A" w:rsidRDefault="00FE4B87"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FE4B87" w:rsidRPr="0080037A" w:rsidRDefault="00FE4B87"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3E277C" w:rsidRDefault="00FE4B87"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FE4B87" w:rsidRPr="003E277C" w:rsidRDefault="00FE4B87"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4B87" w:rsidRPr="00CE7761" w:rsidRDefault="00FE4B87"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FE4B87" w:rsidRDefault="00FE4B87"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FE4B87" w:rsidRPr="00450DDB" w:rsidRDefault="00FE4B87"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FE4B87" w:rsidRPr="00450DDB" w:rsidRDefault="00FE4B87"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FE4B87" w:rsidRPr="00450DDB" w:rsidRDefault="00FE4B87"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FE4B87" w:rsidRDefault="00FE4B87"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FE4B87" w:rsidRDefault="00FE4B87"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FE4B87" w:rsidRDefault="00FE4B87"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FE4B87" w:rsidRPr="00450DDB" w:rsidRDefault="00FE4B87" w:rsidP="00CE7761">
                            <w:pPr>
                              <w:jc w:val="left"/>
                              <w:rPr>
                                <w:color w:val="595959" w:themeColor="accent3"/>
                                <w:sz w:val="18"/>
                                <w:lang w:val="en-GB"/>
                              </w:rPr>
                            </w:pPr>
                            <w:r>
                              <w:rPr>
                                <w:color w:val="595959" w:themeColor="accent3"/>
                                <w:sz w:val="18"/>
                                <w:lang w:val="en-GB"/>
                              </w:rPr>
                              <w:t xml:space="preserve">Polymer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FE4B87" w:rsidRPr="00CE7761" w:rsidRDefault="00FE4B87"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FE4B87" w:rsidRDefault="00FE4B87"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FE4B87" w:rsidRPr="00450DDB" w:rsidRDefault="00FE4B87"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FE4B87" w:rsidRPr="00450DDB" w:rsidRDefault="00FE4B87"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FE4B87" w:rsidRPr="00450DDB" w:rsidRDefault="00FE4B87"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FE4B87" w:rsidRDefault="00FE4B87"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FE4B87" w:rsidRDefault="00FE4B87"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FE4B87" w:rsidRDefault="00FE4B87"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FE4B87" w:rsidRPr="00450DDB" w:rsidRDefault="00FE4B87" w:rsidP="00CE7761">
                      <w:pPr>
                        <w:jc w:val="left"/>
                        <w:rPr>
                          <w:color w:val="595959" w:themeColor="accent3"/>
                          <w:sz w:val="18"/>
                          <w:lang w:val="en-GB"/>
                        </w:rPr>
                      </w:pPr>
                      <w:r>
                        <w:rPr>
                          <w:color w:val="595959" w:themeColor="accent3"/>
                          <w:sz w:val="18"/>
                          <w:lang w:val="en-GB"/>
                        </w:rPr>
                        <w:t xml:space="preserve">Polymer :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r w:rsidR="00215D8E">
        <w:rPr>
          <w:lang w:val="en-GB"/>
        </w:rPr>
        <w:t xml:space="preserve"> They all have already been developed in a commercial context, which testifies of the reli</w:t>
      </w:r>
      <w:r w:rsidR="00FC5BCE">
        <w:rPr>
          <w:lang w:val="en-GB"/>
        </w:rPr>
        <w:t>ability of their characteristi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FE4B87" w:rsidRPr="00EC17E6" w:rsidRDefault="00FE4B87"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FE4B87" w:rsidRPr="00EC17E6" w:rsidRDefault="00FE4B87"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FE4B87" w:rsidRPr="00EC17E6" w:rsidRDefault="00FE4B87"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FE4B87" w:rsidRPr="00EC17E6" w:rsidRDefault="00FE4B87"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FE4B87" w:rsidRPr="00EC17E6" w:rsidRDefault="00FE4B87"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FE4B87" w:rsidRPr="00EC17E6" w:rsidRDefault="00FE4B87"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FE4B87" w:rsidRPr="00EC17E6" w:rsidRDefault="00FE4B87"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FE4B87" w:rsidRPr="00EC17E6" w:rsidRDefault="00FE4B87"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FE4B87" w:rsidRPr="00EC17E6" w:rsidRDefault="00FE4B87"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The typical output range for LT PEMFC is between 1 mW and 100 kW and the power density around 0.7 W/cm².</w:t>
      </w:r>
    </w:p>
    <w:p w:rsidR="0003637C" w:rsidRDefault="0003637C" w:rsidP="00CE7761">
      <w:pPr>
        <w:rPr>
          <w:lang w:val="en-GB"/>
        </w:rPr>
      </w:pPr>
    </w:p>
    <w:p w:rsidR="00400EB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BC0822" w:rsidP="007A3E4C">
      <w:pPr>
        <w:pStyle w:val="Titre3"/>
        <w:rPr>
          <w:shd w:val="clear" w:color="auto" w:fill="FFFFFF"/>
          <w:lang w:val="en-GB"/>
        </w:rPr>
      </w:pPr>
      <w:r>
        <w:rPr>
          <w:noProof/>
        </w:rPr>
        <w:lastRenderedPageBreak/>
        <mc:AlternateContent>
          <mc:Choice Requires="wps">
            <w:drawing>
              <wp:anchor distT="0" distB="0" distL="114300" distR="114300" simplePos="0" relativeHeight="251749376" behindDoc="0" locked="0" layoutInCell="1" allowOverlap="1" wp14:anchorId="36A8242C" wp14:editId="6B808872">
                <wp:simplePos x="0" y="0"/>
                <wp:positionH relativeFrom="column">
                  <wp:posOffset>4993640</wp:posOffset>
                </wp:positionH>
                <wp:positionV relativeFrom="paragraph">
                  <wp:posOffset>208915</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4B87" w:rsidRDefault="00FE4B87" w:rsidP="000056C8">
                            <w:pPr>
                              <w:jc w:val="left"/>
                              <w:rPr>
                                <w:color w:val="595959" w:themeColor="accent3"/>
                                <w:sz w:val="18"/>
                                <w:lang w:val="en-GB"/>
                              </w:rPr>
                            </w:pPr>
                            <w:r>
                              <w:rPr>
                                <w:b/>
                                <w:color w:val="595959" w:themeColor="accent3"/>
                                <w:sz w:val="18"/>
                              </w:rPr>
                              <w:t xml:space="preserve">Alkanline : </w:t>
                            </w:r>
                            <w:r>
                              <w:rPr>
                                <w:color w:val="595959" w:themeColor="accent3"/>
                                <w:sz w:val="18"/>
                                <w:lang w:val="en-GB"/>
                              </w:rPr>
                              <w:t xml:space="preserve"> </w:t>
                            </w:r>
                          </w:p>
                          <w:p w:rsidR="00FE4B87" w:rsidRPr="00450DDB" w:rsidRDefault="00FE4B87" w:rsidP="000056C8">
                            <w:pPr>
                              <w:jc w:val="left"/>
                              <w:rPr>
                                <w:color w:val="595959" w:themeColor="accent3"/>
                                <w:sz w:val="18"/>
                                <w:lang w:val="en-GB"/>
                              </w:rPr>
                            </w:pPr>
                            <w:r>
                              <w:rPr>
                                <w:color w:val="595959" w:themeColor="accent3"/>
                                <w:sz w:val="18"/>
                                <w:lang w:val="en-GB"/>
                              </w:rPr>
                              <w:t xml:space="preserve">Combined Heat &amp; Power System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8242C" id="Zone de texte 50" o:spid="_x0000_s1071" type="#_x0000_t202" style="position:absolute;left:0;text-align:left;margin-left:393.2pt;margin-top:16.4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7MnA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" fillcolor="white [3201]" strokeweight=".5pt">
                <v:textbox>
                  <w:txbxContent>
                    <w:p w:rsidR="00FE4B87" w:rsidRDefault="00FE4B87" w:rsidP="000056C8">
                      <w:pPr>
                        <w:jc w:val="left"/>
                        <w:rPr>
                          <w:color w:val="595959" w:themeColor="accent3"/>
                          <w:sz w:val="18"/>
                          <w:lang w:val="en-GB"/>
                        </w:rPr>
                      </w:pPr>
                      <w:r>
                        <w:rPr>
                          <w:b/>
                          <w:color w:val="595959" w:themeColor="accent3"/>
                          <w:sz w:val="18"/>
                        </w:rPr>
                        <w:t xml:space="preserve">Alkanline : </w:t>
                      </w:r>
                      <w:r>
                        <w:rPr>
                          <w:color w:val="595959" w:themeColor="accent3"/>
                          <w:sz w:val="18"/>
                          <w:lang w:val="en-GB"/>
                        </w:rPr>
                        <w:t xml:space="preserve"> </w:t>
                      </w:r>
                    </w:p>
                    <w:p w:rsidR="00FE4B87" w:rsidRPr="00450DDB" w:rsidRDefault="00FE4B87" w:rsidP="000056C8">
                      <w:pPr>
                        <w:jc w:val="left"/>
                        <w:rPr>
                          <w:color w:val="595959" w:themeColor="accent3"/>
                          <w:sz w:val="18"/>
                          <w:lang w:val="en-GB"/>
                        </w:rPr>
                      </w:pPr>
                      <w:r>
                        <w:rPr>
                          <w:color w:val="595959" w:themeColor="accent3"/>
                          <w:sz w:val="18"/>
                          <w:lang w:val="en-GB"/>
                        </w:rPr>
                        <w:t xml:space="preserve">Combined Heat &amp; Power System : </w:t>
                      </w:r>
                    </w:p>
                  </w:txbxContent>
                </v:textbox>
              </v:shape>
            </w:pict>
          </mc:Fallback>
        </mc:AlternateContent>
      </w:r>
      <w:r w:rsidR="007A3E4C" w:rsidRPr="00CE7761">
        <w:rPr>
          <w:shd w:val="clear" w:color="auto" w:fill="FFFFFF"/>
          <w:lang w:val="en-GB"/>
        </w:rPr>
        <w:t>DMFC</w:t>
      </w:r>
    </w:p>
    <w:p w:rsidR="00C544BC" w:rsidRDefault="007A3E4C" w:rsidP="007A3E4C">
      <w:pPr>
        <w:rPr>
          <w:lang w:val="en-GB"/>
        </w:rPr>
      </w:pPr>
      <w:r>
        <w:rPr>
          <w:noProof/>
        </w:rPr>
        <mc:AlternateContent>
          <mc:Choice Requires="wpg">
            <w:drawing>
              <wp:anchor distT="0" distB="0" distL="114300" distR="114300" simplePos="0" relativeHeight="251751424" behindDoc="0" locked="0" layoutInCell="1" allowOverlap="1" wp14:anchorId="395F19DC" wp14:editId="106FD7C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5F19DC" id="Groupe 54" o:spid="_x0000_s1072"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hRk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ccoUZH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8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9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6" o:title="idea-256" recolortarget="#071c56 [1449]"/>
                                  <v:path arrowok="t"/>
                                </v:shape>
                              </v:group>
                              <v:group id="Groupe 219" o:spid="_x0000_s109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10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FE4B87" w:rsidRPr="00EC17E6" w:rsidRDefault="00FE4B87" w:rsidP="007A3E4C">
                                <w:pPr>
                                  <w:jc w:val="right"/>
                                  <w:rPr>
                                    <w:sz w:val="14"/>
                                  </w:rPr>
                                </w:pPr>
                                <w:r>
                                  <w:rPr>
                                    <w:sz w:val="14"/>
                                  </w:rPr>
                                  <w:t>METHANOL</w:t>
                                </w:r>
                              </w:p>
                            </w:txbxContent>
                          </v:textbox>
                        </v:shape>
                        <v:shape id="Zone de texte 227" o:spid="_x0000_s1105"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FE4B87" w:rsidRPr="00EC17E6" w:rsidRDefault="00FE4B87" w:rsidP="007A3E4C">
                                <w:pPr>
                                  <w:jc w:val="right"/>
                                  <w:rPr>
                                    <w:sz w:val="14"/>
                                  </w:rPr>
                                </w:pPr>
                                <w:r>
                                  <w:rPr>
                                    <w:sz w:val="14"/>
                                  </w:rPr>
                                  <w:t>CARBON DIOXIDE</w:t>
                                </w:r>
                              </w:p>
                            </w:txbxContent>
                          </v:textbox>
                        </v:shape>
                        <v:shape id="Zone de texte 228" o:spid="_x0000_s110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FE4B87" w:rsidRPr="00EC17E6" w:rsidRDefault="00FE4B87" w:rsidP="007A3E4C">
                                <w:pPr>
                                  <w:jc w:val="left"/>
                                  <w:rPr>
                                    <w:sz w:val="14"/>
                                  </w:rPr>
                                </w:pPr>
                                <w:r w:rsidRPr="00EC17E6">
                                  <w:rPr>
                                    <w:sz w:val="14"/>
                                  </w:rPr>
                                  <w:t>OXYGEN</w:t>
                                </w:r>
                              </w:p>
                            </w:txbxContent>
                          </v:textbox>
                        </v:shape>
                        <v:shape id="Zone de texte 229" o:spid="_x0000_s110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FE4B87" w:rsidRPr="00EC17E6" w:rsidRDefault="00FE4B87" w:rsidP="007A3E4C">
                                <w:pPr>
                                  <w:jc w:val="left"/>
                                  <w:rPr>
                                    <w:sz w:val="14"/>
                                  </w:rPr>
                                </w:pPr>
                                <w:r w:rsidRPr="00EC17E6">
                                  <w:rPr>
                                    <w:sz w:val="14"/>
                                  </w:rPr>
                                  <w:t>WATER</w:t>
                                </w:r>
                              </w:p>
                            </w:txbxContent>
                          </v:textbox>
                        </v:shape>
                        <v:shape id="Zone de texte 230" o:spid="_x0000_s110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FE4B87" w:rsidRPr="00EC17E6" w:rsidRDefault="00FE4B87"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FE4B87" w:rsidRPr="00EC17E6" w:rsidRDefault="00FE4B87"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1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FE4B87" w:rsidRPr="00EC17E6" w:rsidRDefault="00FE4B87"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FE4B87" w:rsidRPr="00EC17E6" w:rsidRDefault="00FE4B87"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FE4B87" w:rsidRPr="00EC17E6" w:rsidRDefault="00FE4B87"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r w:rsidR="008E607B">
        <w:rPr>
          <w:lang w:val="en-GB"/>
        </w:rPr>
        <w:t xml:space="preserve">  </w:t>
      </w:r>
    </w:p>
    <w:p w:rsidR="007A3E4C" w:rsidRPr="00CE7761" w:rsidRDefault="007A3E4C" w:rsidP="00CE7761">
      <w:pPr>
        <w:rPr>
          <w:lang w:val="en-GB"/>
        </w:rPr>
      </w:pPr>
    </w:p>
    <w:p w:rsidR="006D3790" w:rsidRDefault="006D3790" w:rsidP="006D3790">
      <w:pPr>
        <w:pStyle w:val="Titre3"/>
        <w:rPr>
          <w:shd w:val="clear" w:color="auto" w:fill="FFFFFF"/>
          <w:lang w:val="en-GB"/>
        </w:rPr>
      </w:pPr>
      <w:r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4"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NdMhA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U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">
                <v:group id="Groupe 75"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FE4B87" w:rsidRPr="00EC17E6" w:rsidRDefault="00FE4B87" w:rsidP="00EC17E6">
                                <w:pPr>
                                  <w:jc w:val="right"/>
                                  <w:rPr>
                                    <w:sz w:val="14"/>
                                  </w:rPr>
                                </w:pPr>
                                <w:r w:rsidRPr="00EC17E6">
                                  <w:rPr>
                                    <w:sz w:val="14"/>
                                  </w:rPr>
                                  <w:t>HYGROGEN</w:t>
                                </w:r>
                              </w:p>
                            </w:txbxContent>
                          </v:textbox>
                        </v:shape>
                        <v:shape id="Zone de texte 107"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FE4B87" w:rsidRPr="00EC17E6" w:rsidRDefault="00FE4B87" w:rsidP="00EC17E6">
                                <w:pPr>
                                  <w:jc w:val="right"/>
                                  <w:rPr>
                                    <w:sz w:val="14"/>
                                  </w:rPr>
                                </w:pPr>
                                <w:r>
                                  <w:rPr>
                                    <w:sz w:val="14"/>
                                  </w:rPr>
                                  <w:t>WATER</w:t>
                                </w:r>
                              </w:p>
                            </w:txbxContent>
                          </v:textbox>
                        </v:shape>
                        <v:shape id="Zone de texte 108"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FE4B87" w:rsidRPr="00EC17E6" w:rsidRDefault="00FE4B87" w:rsidP="00EC17E6">
                                <w:pPr>
                                  <w:jc w:val="left"/>
                                  <w:rPr>
                                    <w:sz w:val="14"/>
                                  </w:rPr>
                                </w:pPr>
                                <w:r w:rsidRPr="00EC17E6">
                                  <w:rPr>
                                    <w:sz w:val="14"/>
                                  </w:rPr>
                                  <w:t>OXYGEN</w:t>
                                </w:r>
                              </w:p>
                            </w:txbxContent>
                          </v:textbox>
                        </v:shape>
                        <v:shape id="Zone de texte 109" o:spid="_x0000_s114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FE4B87" w:rsidRPr="00EC17E6" w:rsidRDefault="00FE4B87" w:rsidP="00EC17E6">
                                <w:pPr>
                                  <w:jc w:val="left"/>
                                  <w:rPr>
                                    <w:sz w:val="14"/>
                                  </w:rPr>
                                </w:pPr>
                                <w:r>
                                  <w:rPr>
                                    <w:sz w:val="14"/>
                                  </w:rPr>
                                  <w:t>EXCESS OXYGEN</w:t>
                                </w:r>
                              </w:p>
                            </w:txbxContent>
                          </v:textbox>
                        </v:shape>
                        <v:shape id="Zone de texte 110" o:spid="_x0000_s115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FE4B87" w:rsidRPr="00EC17E6" w:rsidRDefault="00FE4B87"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FE4B87" w:rsidRPr="00EC17E6" w:rsidRDefault="00FE4B87"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FE4B87" w:rsidRPr="00EC17E6" w:rsidRDefault="00FE4B87"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FE4B87" w:rsidRPr="00EC17E6" w:rsidRDefault="00FE4B87"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FE4B87" w:rsidRPr="00EC17E6" w:rsidRDefault="00FE4B87"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lastRenderedPageBreak/>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6"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9b6E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X1voR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FE4B87" w:rsidRPr="00EC17E6" w:rsidRDefault="00FE4B87" w:rsidP="008911CD">
                                <w:pPr>
                                  <w:jc w:val="right"/>
                                  <w:rPr>
                                    <w:sz w:val="14"/>
                                  </w:rPr>
                                </w:pPr>
                                <w:r w:rsidRPr="00EC17E6">
                                  <w:rPr>
                                    <w:sz w:val="14"/>
                                  </w:rPr>
                                  <w:t>HYGROGEN</w:t>
                                </w:r>
                              </w:p>
                            </w:txbxContent>
                          </v:textbox>
                        </v:shape>
                        <v:shape id="Zone de texte 149" o:spid="_x0000_s11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FE4B87" w:rsidRPr="00EC17E6" w:rsidRDefault="00FE4B87" w:rsidP="008911CD">
                                <w:pPr>
                                  <w:jc w:val="right"/>
                                  <w:rPr>
                                    <w:sz w:val="14"/>
                                  </w:rPr>
                                </w:pPr>
                                <w:r w:rsidRPr="00EC17E6">
                                  <w:rPr>
                                    <w:sz w:val="14"/>
                                  </w:rPr>
                                  <w:t>EXCESS HYGROGEN</w:t>
                                </w:r>
                              </w:p>
                            </w:txbxContent>
                          </v:textbox>
                        </v:shape>
                        <v:shape id="Zone de texte 150"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FE4B87" w:rsidRPr="00EC17E6" w:rsidRDefault="00FE4B87" w:rsidP="008911CD">
                                <w:pPr>
                                  <w:jc w:val="left"/>
                                  <w:rPr>
                                    <w:sz w:val="14"/>
                                  </w:rPr>
                                </w:pPr>
                                <w:r w:rsidRPr="00EC17E6">
                                  <w:rPr>
                                    <w:sz w:val="14"/>
                                  </w:rPr>
                                  <w:t>OXYGEN</w:t>
                                </w:r>
                              </w:p>
                            </w:txbxContent>
                          </v:textbox>
                        </v:shape>
                        <v:shape id="Zone de texte 151" o:spid="_x0000_s11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FE4B87" w:rsidRPr="00EC17E6" w:rsidRDefault="00FE4B87" w:rsidP="008911CD">
                                <w:pPr>
                                  <w:jc w:val="left"/>
                                  <w:rPr>
                                    <w:sz w:val="14"/>
                                  </w:rPr>
                                </w:pPr>
                                <w:r w:rsidRPr="00EC17E6">
                                  <w:rPr>
                                    <w:sz w:val="14"/>
                                  </w:rPr>
                                  <w:t>WATER</w:t>
                                </w:r>
                              </w:p>
                            </w:txbxContent>
                          </v:textbox>
                        </v:shape>
                        <v:shape id="Zone de texte 152"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FE4B87" w:rsidRPr="00EC17E6" w:rsidRDefault="00FE4B87"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FE4B87" w:rsidRPr="00EC17E6" w:rsidRDefault="00FE4B87"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FE4B87" w:rsidRPr="00EC17E6" w:rsidRDefault="00FE4B87"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FE4B87" w:rsidRPr="00EC17E6" w:rsidRDefault="00FE4B87"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FE4B87" w:rsidRPr="00EC17E6" w:rsidRDefault="00FE4B87"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Alkalin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Its typical output range is higher than the previously mentioned fuel cells with an upper limit of circa 200 kW, which encourages its integration into industrial or commercial heat and power systems. The power density of such cell lies around 0.14 W/cm².</w:t>
      </w:r>
    </w:p>
    <w:p w:rsidR="006D3790" w:rsidRDefault="006D3790" w:rsidP="006D3790">
      <w:pPr>
        <w:pStyle w:val="Titre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8"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DRoZg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">
                <v:group id="Groupe 159"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3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FE4B87" w:rsidRPr="00EC17E6" w:rsidRDefault="00FE4B87" w:rsidP="008911CD">
                                <w:pPr>
                                  <w:jc w:val="right"/>
                                  <w:rPr>
                                    <w:sz w:val="14"/>
                                  </w:rPr>
                                </w:pPr>
                                <w:r w:rsidRPr="00EC17E6">
                                  <w:rPr>
                                    <w:sz w:val="14"/>
                                  </w:rPr>
                                  <w:t>HYGROGEN</w:t>
                                </w:r>
                                <w:r>
                                  <w:rPr>
                                    <w:sz w:val="14"/>
                                  </w:rPr>
                                  <w:t xml:space="preserve"> &amp;  CARBON MONOXDE</w:t>
                                </w:r>
                              </w:p>
                            </w:txbxContent>
                          </v:textbox>
                        </v:shape>
                        <v:shape id="Zone de texte 191" o:spid="_x0000_s123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FE4B87" w:rsidRPr="00EC17E6" w:rsidRDefault="00FE4B87" w:rsidP="008911CD">
                                <w:pPr>
                                  <w:jc w:val="right"/>
                                  <w:rPr>
                                    <w:sz w:val="14"/>
                                  </w:rPr>
                                </w:pPr>
                                <w:r>
                                  <w:rPr>
                                    <w:sz w:val="14"/>
                                  </w:rPr>
                                  <w:t>CARBON DIOXIDE &amp; WATER</w:t>
                                </w:r>
                              </w:p>
                            </w:txbxContent>
                          </v:textbox>
                        </v:shape>
                        <v:shape id="Zone de texte 192"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FE4B87" w:rsidRPr="00EC17E6" w:rsidRDefault="00FE4B87" w:rsidP="008911CD">
                                <w:pPr>
                                  <w:jc w:val="left"/>
                                  <w:rPr>
                                    <w:sz w:val="14"/>
                                  </w:rPr>
                                </w:pPr>
                                <w:r w:rsidRPr="00EC17E6">
                                  <w:rPr>
                                    <w:sz w:val="14"/>
                                  </w:rPr>
                                  <w:t>OXYGEN</w:t>
                                </w:r>
                              </w:p>
                            </w:txbxContent>
                          </v:textbox>
                        </v:shape>
                        <v:shape id="Zone de texte 193" o:spid="_x0000_s12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FE4B87" w:rsidRPr="00EC17E6" w:rsidRDefault="00FE4B87" w:rsidP="008911CD">
                                <w:pPr>
                                  <w:jc w:val="left"/>
                                  <w:rPr>
                                    <w:sz w:val="14"/>
                                  </w:rPr>
                                </w:pPr>
                                <w:r>
                                  <w:rPr>
                                    <w:sz w:val="14"/>
                                  </w:rPr>
                                  <w:t>EXCESS OXYGEN</w:t>
                                </w:r>
                              </w:p>
                            </w:txbxContent>
                          </v:textbox>
                        </v:shape>
                        <v:shape id="Zone de texte 194"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FE4B87" w:rsidRPr="00EC17E6" w:rsidRDefault="00FE4B87"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FE4B87" w:rsidRPr="00EC17E6" w:rsidRDefault="00FE4B87"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FE4B87" w:rsidRPr="00EC17E6" w:rsidRDefault="00FE4B87"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FE4B87" w:rsidRPr="00EC17E6" w:rsidRDefault="00FE4B87"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FE4B87" w:rsidRPr="00EC17E6" w:rsidRDefault="00FE4B87"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w:t>
      </w:r>
      <w:r w:rsidR="00F82836">
        <w:rPr>
          <w:lang w:val="en-GB"/>
        </w:rPr>
        <w:lastRenderedPageBreak/>
        <w:t>it remains interesting to use them as combined heat and power units. This is one of their main applications for domestic use. However, their power output range being very wide, from 1 mW</w:t>
      </w:r>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Titre3"/>
        <w:rPr>
          <w:shd w:val="clear" w:color="auto" w:fill="FFFFFF"/>
          <w:lang w:val="en-GB"/>
        </w:rPr>
      </w:pPr>
      <w:r w:rsidRPr="008911CD">
        <w:rPr>
          <w:noProof/>
          <w:shd w:val="clear" w:color="auto" w:fill="FFFFFF"/>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40"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" filled="f" stroked="f" strokeweight=".5pt">
                <v:textbox>
                  <w:txbxContent>
                    <w:p w:rsidR="00FE4B87" w:rsidRPr="00EC17E6" w:rsidRDefault="00FE4B87" w:rsidP="008911CD">
                      <w:pPr>
                        <w:jc w:val="left"/>
                        <w:rPr>
                          <w:sz w:val="14"/>
                        </w:rPr>
                      </w:pPr>
                      <w:r>
                        <w:rPr>
                          <w:sz w:val="14"/>
                        </w:rPr>
                        <w:t>CARBON DIOXIDE</w:t>
                      </w:r>
                    </w:p>
                  </w:txbxContent>
                </v:textbox>
              </v:shape>
            </w:pict>
          </mc:Fallback>
        </mc:AlternateContent>
      </w:r>
      <w:r w:rsidR="008911CD">
        <w:rPr>
          <w:noProof/>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right"/>
                                        <w:rPr>
                                          <w:sz w:val="14"/>
                                        </w:rPr>
                                      </w:pPr>
                                      <w:r w:rsidRPr="00EC17E6">
                                        <w:rPr>
                                          <w:sz w:val="14"/>
                                        </w:rPr>
                                        <w:t>HYGROGEN</w:t>
                                      </w:r>
                                      <w:r>
                                        <w:rPr>
                                          <w:sz w:val="14"/>
                                        </w:rPr>
                                        <w:t xml:space="preserve"> &amp;  CARBON MONOXDE</w:t>
                                      </w:r>
                                    </w:p>
                                    <w:p w:rsidR="00FE4B87" w:rsidRPr="00EC17E6" w:rsidRDefault="00FE4B87"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C17E6" w:rsidRDefault="00FE4B87"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1"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">
                <v:group id="Groupe 285"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FE4B87" w:rsidRPr="00EC17E6" w:rsidRDefault="00FE4B87" w:rsidP="008911CD">
                                <w:pPr>
                                  <w:jc w:val="right"/>
                                  <w:rPr>
                                    <w:sz w:val="14"/>
                                  </w:rPr>
                                </w:pPr>
                                <w:r w:rsidRPr="00EC17E6">
                                  <w:rPr>
                                    <w:sz w:val="14"/>
                                  </w:rPr>
                                  <w:t>HYGROGEN</w:t>
                                </w:r>
                                <w:r>
                                  <w:rPr>
                                    <w:sz w:val="14"/>
                                  </w:rPr>
                                  <w:t xml:space="preserve"> &amp;  CARBON MONOXDE</w:t>
                                </w:r>
                              </w:p>
                              <w:p w:rsidR="00FE4B87" w:rsidRPr="00EC17E6" w:rsidRDefault="00FE4B87" w:rsidP="008911CD">
                                <w:pPr>
                                  <w:jc w:val="right"/>
                                  <w:rPr>
                                    <w:sz w:val="14"/>
                                  </w:rPr>
                                </w:pPr>
                              </w:p>
                            </w:txbxContent>
                          </v:textbox>
                        </v:shape>
                        <v:shape id="Zone de texte 317" o:spid="_x0000_s127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FE4B87" w:rsidRPr="00EC17E6" w:rsidRDefault="00FE4B87" w:rsidP="008911CD">
                                <w:pPr>
                                  <w:jc w:val="right"/>
                                  <w:rPr>
                                    <w:sz w:val="14"/>
                                  </w:rPr>
                                </w:pPr>
                                <w:r>
                                  <w:rPr>
                                    <w:sz w:val="14"/>
                                  </w:rPr>
                                  <w:t>CARBON DIOXIDE &amp; WATER</w:t>
                                </w:r>
                              </w:p>
                            </w:txbxContent>
                          </v:textbox>
                        </v:shape>
                        <v:shape id="Zone de texte 318"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FE4B87" w:rsidRPr="00EC17E6" w:rsidRDefault="00FE4B87" w:rsidP="008911CD">
                                <w:pPr>
                                  <w:jc w:val="left"/>
                                  <w:rPr>
                                    <w:sz w:val="14"/>
                                  </w:rPr>
                                </w:pPr>
                                <w:r w:rsidRPr="00EC17E6">
                                  <w:rPr>
                                    <w:sz w:val="14"/>
                                  </w:rPr>
                                  <w:t>OXYGEN</w:t>
                                </w:r>
                              </w:p>
                            </w:txbxContent>
                          </v:textbox>
                        </v:shape>
                        <v:shape id="Zone de texte 319" o:spid="_x0000_s127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FE4B87" w:rsidRPr="00EC17E6" w:rsidRDefault="00FE4B87" w:rsidP="008911CD">
                                <w:pPr>
                                  <w:jc w:val="left"/>
                                  <w:rPr>
                                    <w:sz w:val="14"/>
                                  </w:rPr>
                                </w:pPr>
                                <w:r>
                                  <w:rPr>
                                    <w:sz w:val="14"/>
                                  </w:rPr>
                                  <w:t>EXCESS CARBON DIOXIDE &amp; OXYGEN</w:t>
                                </w:r>
                              </w:p>
                            </w:txbxContent>
                          </v:textbox>
                        </v:shape>
                        <v:shape id="Zone de texte 320"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FE4B87" w:rsidRPr="00EC17E6" w:rsidRDefault="00FE4B87"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FE4B87" w:rsidRPr="00EC17E6" w:rsidRDefault="00FE4B87"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FE4B87" w:rsidRPr="00EC17E6" w:rsidRDefault="00FE4B87"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FE4B87" w:rsidRPr="00EC17E6" w:rsidRDefault="00FE4B87"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FE4B87" w:rsidRPr="00EC17E6" w:rsidRDefault="00FE4B87"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B1340C" w:rsidP="006D3790">
      <w:pPr>
        <w:pStyle w:val="Titre3"/>
        <w:rPr>
          <w:lang w:val="en-GB"/>
        </w:rPr>
      </w:pPr>
      <w:r>
        <w:rPr>
          <w:lang w:val="en-GB"/>
        </w:rPr>
        <w:t>Conclusion</w:t>
      </w:r>
    </w:p>
    <w:p w:rsidR="00B1340C" w:rsidRDefault="00B1340C" w:rsidP="00B1340C">
      <w:pPr>
        <w:rPr>
          <w:lang w:val="en-GB"/>
        </w:rPr>
      </w:pPr>
      <w:r>
        <w:rPr>
          <w:lang w:val="en-GB"/>
        </w:rPr>
        <w:t>Among the six t</w:t>
      </w:r>
      <w:r w:rsidR="00FC5BCE">
        <w:rPr>
          <w:lang w:val="en-GB"/>
        </w:rPr>
        <w:t>ypes of fuel cells presented above</w:t>
      </w:r>
      <w:r>
        <w:rPr>
          <w:lang w:val="en-GB"/>
        </w:rPr>
        <w:t>, various output power ranges and operating conditions are available. According to the fuel that is to be used, the output expected (power only or combined power and heat), the profile of the energy demand (stable or not) and the size of the cell, these products already provide a wide r</w:t>
      </w:r>
      <w:r w:rsidR="00885AE8">
        <w:rPr>
          <w:lang w:val="en-GB"/>
        </w:rPr>
        <w:t xml:space="preserve">ange of options, which makes various applications </w:t>
      </w:r>
      <w:r w:rsidR="00215D8E">
        <w:rPr>
          <w:lang w:val="en-GB"/>
        </w:rPr>
        <w:t>conceivable.</w:t>
      </w:r>
    </w:p>
    <w:p w:rsidR="00215D8E" w:rsidRPr="00B1340C" w:rsidRDefault="00215D8E" w:rsidP="00B1340C">
      <w:pPr>
        <w:rPr>
          <w:lang w:val="en-GB"/>
        </w:rPr>
      </w:pPr>
      <w:r>
        <w:rPr>
          <w:lang w:val="en-GB"/>
        </w:rPr>
        <w:t xml:space="preserve">The </w:t>
      </w:r>
      <w:r w:rsidR="00364129">
        <w:rPr>
          <w:lang w:val="en-GB"/>
        </w:rPr>
        <w:t>following table is storing the characteristics mentioned previously in a normalized wa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B13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B1340C">
            <w:pPr>
              <w:rPr>
                <w:sz w:val="14"/>
                <w:lang w:val="en-GB"/>
              </w:rPr>
            </w:pPr>
            <w:r w:rsidRPr="00A94EE2">
              <w:rPr>
                <w:sz w:val="14"/>
                <w:lang w:val="en-GB"/>
              </w:rPr>
              <w:t>DMFC</w:t>
            </w:r>
          </w:p>
        </w:tc>
        <w:tc>
          <w:tcPr>
            <w:tcW w:w="905"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 kW</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w:t>
            </w:r>
            <w:r w:rsidRPr="00A94EE2">
              <w:rPr>
                <w:sz w:val="14"/>
                <w:lang w:val="en-GB"/>
              </w:rPr>
              <w:lastRenderedPageBreak/>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lastRenderedPageBreak/>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lastRenderedPageBreak/>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mW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Default="006F1D99" w:rsidP="006F1D99">
      <w:pPr>
        <w:pStyle w:val="Titre2"/>
        <w:rPr>
          <w:lang w:val="en-GB"/>
        </w:rPr>
      </w:pPr>
      <w:bookmarkStart w:id="32" w:name="_Toc417578113"/>
      <w:bookmarkStart w:id="33" w:name="_Toc417579170"/>
      <w:bookmarkStart w:id="34" w:name="_Toc417584728"/>
      <w:bookmarkStart w:id="35" w:name="_Toc417860545"/>
      <w:r w:rsidRPr="00CE7761">
        <w:rPr>
          <w:lang w:val="en-GB"/>
        </w:rPr>
        <w:t>Applications</w:t>
      </w:r>
      <w:bookmarkEnd w:id="32"/>
      <w:bookmarkEnd w:id="33"/>
      <w:bookmarkEnd w:id="34"/>
      <w:bookmarkEnd w:id="35"/>
    </w:p>
    <w:p w:rsidR="00FE4B87" w:rsidRDefault="00FC5BCE" w:rsidP="00FC5BCE">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w:t>
      </w:r>
      <w:r w:rsidR="00FE4B87">
        <w:rPr>
          <w:lang w:val="en-GB"/>
        </w:rPr>
        <w:t xml:space="preserve"> They differentiate three to four different range of applications according to the use that is made of the fuel cell corresponding to the following contexts:</w:t>
      </w:r>
    </w:p>
    <w:p w:rsidR="00FE4B87" w:rsidRDefault="00FE4B87" w:rsidP="00FE4B87">
      <w:pPr>
        <w:pStyle w:val="Paragraphedeliste"/>
        <w:numPr>
          <w:ilvl w:val="0"/>
          <w:numId w:val="4"/>
        </w:numPr>
        <w:rPr>
          <w:lang w:val="en-GB"/>
        </w:rPr>
      </w:pPr>
      <w:r w:rsidRPr="00FE4B87">
        <w:rPr>
          <w:b/>
          <w:color w:val="006600" w:themeColor="accent1"/>
          <w:lang w:val="en-GB"/>
        </w:rPr>
        <w:t>Transport</w:t>
      </w:r>
      <w:r>
        <w:rPr>
          <w:lang w:val="en-GB"/>
        </w:rPr>
        <w:t>: Units providing propulsive power to a vehicle.</w:t>
      </w:r>
    </w:p>
    <w:p w:rsidR="00FE4B87" w:rsidRDefault="00FE4B87" w:rsidP="00FE4B87">
      <w:pPr>
        <w:pStyle w:val="Paragraphedeliste"/>
        <w:numPr>
          <w:ilvl w:val="0"/>
          <w:numId w:val="4"/>
        </w:numPr>
        <w:rPr>
          <w:lang w:val="en-GB"/>
        </w:rPr>
      </w:pPr>
      <w:r w:rsidRPr="00FE4B87">
        <w:rPr>
          <w:b/>
          <w:color w:val="006600" w:themeColor="accent1"/>
          <w:lang w:val="en-GB"/>
        </w:rPr>
        <w:t>Stationary</w:t>
      </w:r>
      <w:r>
        <w:rPr>
          <w:lang w:val="en-GB"/>
        </w:rPr>
        <w:t>: Units providing power (and sometimes heat) but are not meant to be mobile.</w:t>
      </w:r>
    </w:p>
    <w:p w:rsidR="00FE4B87" w:rsidRDefault="00FE4B87" w:rsidP="00FE4B87">
      <w:pPr>
        <w:pStyle w:val="Paragraphedeliste"/>
        <w:numPr>
          <w:ilvl w:val="0"/>
          <w:numId w:val="4"/>
        </w:numPr>
        <w:rPr>
          <w:lang w:val="en-GB"/>
        </w:rPr>
      </w:pPr>
      <w:r w:rsidRPr="00FE4B87">
        <w:rPr>
          <w:b/>
          <w:color w:val="006600" w:themeColor="accent1"/>
          <w:lang w:val="en-GB"/>
        </w:rPr>
        <w:t>Portable</w:t>
      </w:r>
      <w:r>
        <w:rPr>
          <w:lang w:val="en-GB"/>
        </w:rPr>
        <w:t xml:space="preserve">: Units </w:t>
      </w:r>
      <w:r w:rsidR="00833EE3">
        <w:rPr>
          <w:lang w:val="en-GB"/>
        </w:rPr>
        <w:t>integrating</w:t>
      </w:r>
      <w:r>
        <w:rPr>
          <w:lang w:val="en-GB"/>
        </w:rPr>
        <w:t xml:space="preserve"> systems designed to be moved.</w:t>
      </w:r>
    </w:p>
    <w:p w:rsidR="006D3790" w:rsidRDefault="006D3790" w:rsidP="006D3790">
      <w:pPr>
        <w:pStyle w:val="Titre3"/>
        <w:rPr>
          <w:lang w:val="en-GB"/>
        </w:rPr>
      </w:pPr>
      <w:r w:rsidRPr="00232F69">
        <w:rPr>
          <w:lang w:val="en-GB"/>
        </w:rPr>
        <w:t>Transport</w:t>
      </w:r>
    </w:p>
    <w:p w:rsidR="00833EE3" w:rsidRDefault="00833EE3" w:rsidP="00833EE3">
      <w:pPr>
        <w:rPr>
          <w:lang w:val="en-GB"/>
        </w:rPr>
      </w:pPr>
      <w:r>
        <w:rPr>
          <w:lang w:val="en-GB"/>
        </w:rPr>
        <w:t>“</w:t>
      </w:r>
      <w:r>
        <w:rPr>
          <w:lang w:val="en-GB"/>
        </w:rPr>
        <w:t>Units providing propulsive power to a vehicle.</w:t>
      </w:r>
      <w:r>
        <w:rPr>
          <w:lang w:val="en-GB"/>
        </w:rPr>
        <w:t>”</w:t>
      </w:r>
    </w:p>
    <w:p w:rsidR="00833EE3" w:rsidRDefault="00833EE3" w:rsidP="00833EE3">
      <w:pPr>
        <w:rPr>
          <w:lang w:val="en-GB"/>
        </w:rPr>
      </w:pPr>
      <w:r>
        <w:rPr>
          <w:lang w:val="en-GB"/>
        </w:rPr>
        <w:t xml:space="preserve">This definition matches with the most advertised fuel cell application: hydrogen cars. However, fuel </w:t>
      </w:r>
      <w:r w:rsidR="00D74B8C">
        <w:rPr>
          <w:lang w:val="en-GB"/>
        </w:rPr>
        <w:t>cell power</w:t>
      </w:r>
      <w:r>
        <w:rPr>
          <w:lang w:val="en-GB"/>
        </w:rPr>
        <w:t xml:space="preserve"> can also be used for other vehicles. As an example, boats or even submarines can work with hydrogen.</w:t>
      </w:r>
      <w:r w:rsidR="00D74B8C">
        <w:rPr>
          <w:lang w:val="en-GB"/>
        </w:rPr>
        <w:t xml:space="preserve"> In addition to reduce polluting gas emission, it presents the advantage of being silent.</w:t>
      </w:r>
    </w:p>
    <w:p w:rsidR="00CC03F7" w:rsidRDefault="00D74B8C" w:rsidP="00833EE3">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tbl>
      <w:tblPr>
        <w:tblStyle w:val="Grilledutableau"/>
        <w:tblW w:w="0" w:type="auto"/>
        <w:tblLook w:val="04A0" w:firstRow="1" w:lastRow="0" w:firstColumn="1" w:lastColumn="0" w:noHBand="0" w:noVBand="1"/>
      </w:tblPr>
      <w:tblGrid>
        <w:gridCol w:w="2453"/>
        <w:gridCol w:w="2453"/>
        <w:gridCol w:w="2453"/>
      </w:tblGrid>
      <w:tr w:rsidR="00CC03F7" w:rsidTr="00CC03F7">
        <w:trPr>
          <w:cnfStyle w:val="100000000000" w:firstRow="1" w:lastRow="0" w:firstColumn="0" w:lastColumn="0" w:oddVBand="0" w:evenVBand="0" w:oddHBand="0" w:evenHBand="0" w:firstRowFirstColumn="0" w:firstRowLastColumn="0" w:lastRowFirstColumn="0" w:lastRowLastColumn="0"/>
        </w:trPr>
        <w:tc>
          <w:tcPr>
            <w:tcW w:w="2453" w:type="dxa"/>
          </w:tcPr>
          <w:p w:rsidR="00CC03F7" w:rsidRDefault="00CC03F7" w:rsidP="00833EE3">
            <w:pPr>
              <w:rPr>
                <w:lang w:val="en-GB"/>
              </w:rPr>
            </w:pPr>
            <w:r>
              <w:rPr>
                <w:lang w:val="en-GB"/>
              </w:rPr>
              <w:t>Power Range</w:t>
            </w:r>
          </w:p>
        </w:tc>
        <w:tc>
          <w:tcPr>
            <w:tcW w:w="2453" w:type="dxa"/>
          </w:tcPr>
          <w:p w:rsidR="00CC03F7" w:rsidRDefault="00CC03F7" w:rsidP="00833EE3">
            <w:pPr>
              <w:rPr>
                <w:lang w:val="en-GB"/>
              </w:rPr>
            </w:pPr>
            <w:r>
              <w:rPr>
                <w:lang w:val="en-GB"/>
              </w:rPr>
              <w:t>FC Type</w:t>
            </w:r>
          </w:p>
        </w:tc>
        <w:tc>
          <w:tcPr>
            <w:tcW w:w="2453" w:type="dxa"/>
          </w:tcPr>
          <w:p w:rsidR="00CC03F7" w:rsidRDefault="00CC03F7" w:rsidP="00833EE3">
            <w:pPr>
              <w:rPr>
                <w:lang w:val="en-GB"/>
              </w:rPr>
            </w:pPr>
            <w:r>
              <w:rPr>
                <w:lang w:val="en-GB"/>
              </w:rPr>
              <w:t>Applications</w:t>
            </w:r>
          </w:p>
        </w:tc>
      </w:tr>
      <w:tr w:rsidR="00CC03F7" w:rsidTr="00CC03F7">
        <w:tc>
          <w:tcPr>
            <w:tcW w:w="2453" w:type="dxa"/>
          </w:tcPr>
          <w:p w:rsidR="00CC03F7" w:rsidRDefault="00CC03F7" w:rsidP="00833EE3">
            <w:pPr>
              <w:rPr>
                <w:lang w:val="en-GB"/>
              </w:rPr>
            </w:pPr>
            <w:r>
              <w:rPr>
                <w:lang w:val="en-GB"/>
              </w:rPr>
              <w:t>1 kW to 100 kW</w:t>
            </w:r>
          </w:p>
        </w:tc>
        <w:tc>
          <w:tcPr>
            <w:tcW w:w="2453" w:type="dxa"/>
          </w:tcPr>
          <w:p w:rsidR="00CC03F7" w:rsidRDefault="00CC03F7" w:rsidP="00833EE3">
            <w:pPr>
              <w:rPr>
                <w:lang w:val="en-GB"/>
              </w:rPr>
            </w:pPr>
            <w:r>
              <w:rPr>
                <w:lang w:val="en-GB"/>
              </w:rPr>
              <w:t>PEMFC</w:t>
            </w:r>
          </w:p>
          <w:p w:rsidR="00CC03F7" w:rsidRDefault="00CC03F7" w:rsidP="00CC03F7">
            <w:pPr>
              <w:rPr>
                <w:lang w:val="en-GB"/>
              </w:rPr>
            </w:pPr>
            <w:r>
              <w:rPr>
                <w:lang w:val="en-GB"/>
              </w:rPr>
              <w:t>AFC</w:t>
            </w:r>
          </w:p>
        </w:tc>
        <w:tc>
          <w:tcPr>
            <w:tcW w:w="2453" w:type="dxa"/>
          </w:tcPr>
          <w:p w:rsidR="00CC03F7" w:rsidRDefault="00CC03F7" w:rsidP="00833EE3">
            <w:pPr>
              <w:rPr>
                <w:lang w:val="en-GB"/>
              </w:rPr>
            </w:pPr>
            <w:r>
              <w:rPr>
                <w:lang w:val="en-GB"/>
              </w:rPr>
              <w:t>Personal Vehicles (cars; motorcycles; scooters)</w:t>
            </w:r>
          </w:p>
          <w:p w:rsidR="00CC03F7" w:rsidRDefault="00CC03F7" w:rsidP="00833EE3">
            <w:pPr>
              <w:rPr>
                <w:lang w:val="en-GB"/>
              </w:rPr>
            </w:pPr>
            <w:r>
              <w:rPr>
                <w:lang w:val="en-GB"/>
              </w:rPr>
              <w:t>Transportation (planes; trains; boats or ferries)</w:t>
            </w:r>
          </w:p>
          <w:p w:rsidR="00CC03F7" w:rsidRDefault="00CC03F7" w:rsidP="00833EE3">
            <w:pPr>
              <w:rPr>
                <w:lang w:val="en-GB"/>
              </w:rPr>
            </w:pPr>
            <w:r>
              <w:rPr>
                <w:lang w:val="en-GB"/>
              </w:rPr>
              <w:t>Military use (plane; submarine)</w:t>
            </w:r>
          </w:p>
          <w:p w:rsidR="00CC03F7" w:rsidRDefault="00CC03F7" w:rsidP="00833EE3">
            <w:pPr>
              <w:rPr>
                <w:lang w:val="en-GB"/>
              </w:rPr>
            </w:pPr>
            <w:r>
              <w:rPr>
                <w:lang w:val="en-GB"/>
              </w:rPr>
              <w:t>Support to other power supplies</w:t>
            </w:r>
          </w:p>
          <w:p w:rsidR="00CC03F7" w:rsidRDefault="00CC03F7" w:rsidP="00833EE3">
            <w:pPr>
              <w:rPr>
                <w:lang w:val="en-GB"/>
              </w:rPr>
            </w:pPr>
          </w:p>
        </w:tc>
      </w:tr>
    </w:tbl>
    <w:p w:rsidR="00CC03F7" w:rsidRPr="00833EE3" w:rsidRDefault="00CC03F7" w:rsidP="00833EE3">
      <w:pPr>
        <w:rPr>
          <w:lang w:val="en-GB"/>
        </w:rPr>
      </w:pPr>
    </w:p>
    <w:p w:rsidR="007519DD" w:rsidRDefault="006D3790" w:rsidP="006D3790">
      <w:pPr>
        <w:pStyle w:val="Titre3"/>
        <w:rPr>
          <w:lang w:val="en-GB"/>
        </w:rPr>
      </w:pPr>
      <w:r>
        <w:rPr>
          <w:lang w:val="en-GB"/>
        </w:rPr>
        <w:t>Portable</w:t>
      </w:r>
    </w:p>
    <w:p w:rsidR="00CC03F7" w:rsidRPr="00CC03F7" w:rsidRDefault="00CC03F7" w:rsidP="00CC03F7">
      <w:pPr>
        <w:rPr>
          <w:lang w:val="en-GB"/>
        </w:rPr>
      </w:pPr>
      <w:r>
        <w:rPr>
          <w:lang w:val="en-GB"/>
        </w:rPr>
        <w:t>“</w:t>
      </w:r>
      <w:r w:rsidRPr="00CC03F7">
        <w:rPr>
          <w:lang w:val="en-GB"/>
        </w:rPr>
        <w:t>Units providing power (and sometimes heat) but are not meant to be mobile.</w:t>
      </w:r>
      <w:r>
        <w:rPr>
          <w:lang w:val="en-GB"/>
        </w:rPr>
        <w:t>”</w:t>
      </w:r>
    </w:p>
    <w:p w:rsidR="00CC03F7" w:rsidRPr="00CC03F7" w:rsidRDefault="00CC03F7" w:rsidP="00CC03F7">
      <w:pPr>
        <w:rPr>
          <w:lang w:val="en-GB"/>
        </w:rPr>
      </w:pPr>
    </w:p>
    <w:p w:rsidR="006D3790" w:rsidRDefault="006D3790" w:rsidP="006D3790">
      <w:pPr>
        <w:pStyle w:val="Titre3"/>
        <w:rPr>
          <w:lang w:val="en-GB"/>
        </w:rPr>
      </w:pPr>
      <w:r>
        <w:rPr>
          <w:lang w:val="en-GB"/>
        </w:rPr>
        <w:t>Stationary</w:t>
      </w:r>
    </w:p>
    <w:p w:rsidR="00416952" w:rsidRPr="00416952" w:rsidRDefault="00416952" w:rsidP="00416952">
      <w:pPr>
        <w:rPr>
          <w:lang w:val="en-GB"/>
        </w:rPr>
      </w:pPr>
      <w:bookmarkStart w:id="36" w:name="_GoBack"/>
      <w:bookmarkEnd w:id="36"/>
    </w:p>
    <w:p w:rsidR="006D3790" w:rsidRDefault="006D3790" w:rsidP="006D3790">
      <w:pPr>
        <w:pStyle w:val="Titre2"/>
        <w:rPr>
          <w:lang w:val="en-GB"/>
        </w:rPr>
      </w:pPr>
      <w:bookmarkStart w:id="37" w:name="_Toc417860546"/>
      <w:r>
        <w:rPr>
          <w:lang w:val="en-GB"/>
        </w:rPr>
        <w:t>Infrastructure</w:t>
      </w:r>
      <w:bookmarkEnd w:id="37"/>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8" w:name="_Toc417578129"/>
      <w:bookmarkStart w:id="39" w:name="_Toc417579186"/>
      <w:bookmarkStart w:id="40" w:name="_Toc417584744"/>
      <w:bookmarkStart w:id="41" w:name="_Toc417860547"/>
      <w:r>
        <w:rPr>
          <w:lang w:val="en-GB"/>
        </w:rPr>
        <w:t>F</w:t>
      </w:r>
      <w:r w:rsidR="007519DD">
        <w:rPr>
          <w:lang w:val="en-GB"/>
        </w:rPr>
        <w:t>uture perspectives</w:t>
      </w:r>
      <w:bookmarkEnd w:id="38"/>
      <w:bookmarkEnd w:id="39"/>
      <w:bookmarkEnd w:id="40"/>
      <w:bookmarkEnd w:id="41"/>
    </w:p>
    <w:p w:rsidR="007519DD" w:rsidRDefault="007519DD" w:rsidP="007519DD">
      <w:pPr>
        <w:pStyle w:val="Titre2"/>
        <w:rPr>
          <w:lang w:val="en-GB"/>
        </w:rPr>
      </w:pPr>
      <w:bookmarkStart w:id="42" w:name="_Toc417578130"/>
      <w:bookmarkStart w:id="43" w:name="_Toc417579187"/>
      <w:bookmarkStart w:id="44" w:name="_Toc417584745"/>
      <w:bookmarkStart w:id="45" w:name="_Toc417860548"/>
      <w:r>
        <w:rPr>
          <w:lang w:val="en-GB"/>
        </w:rPr>
        <w:t>Opportunities</w:t>
      </w:r>
      <w:bookmarkEnd w:id="42"/>
      <w:bookmarkEnd w:id="43"/>
      <w:bookmarkEnd w:id="44"/>
      <w:bookmarkEnd w:id="45"/>
    </w:p>
    <w:p w:rsidR="007519DD" w:rsidRDefault="007519DD" w:rsidP="007519DD">
      <w:pPr>
        <w:pStyle w:val="Titre2"/>
        <w:rPr>
          <w:lang w:val="en-GB"/>
        </w:rPr>
      </w:pPr>
      <w:bookmarkStart w:id="46" w:name="_Toc417578131"/>
      <w:bookmarkStart w:id="47" w:name="_Toc417579188"/>
      <w:bookmarkStart w:id="48" w:name="_Toc417584746"/>
      <w:bookmarkStart w:id="49" w:name="_Toc417860549"/>
      <w:r>
        <w:rPr>
          <w:lang w:val="en-GB"/>
        </w:rPr>
        <w:t>Limitations and risks</w:t>
      </w:r>
      <w:bookmarkEnd w:id="46"/>
      <w:bookmarkEnd w:id="47"/>
      <w:bookmarkEnd w:id="48"/>
      <w:bookmarkEnd w:id="49"/>
    </w:p>
    <w:p w:rsidR="007519DD" w:rsidRDefault="007519DD" w:rsidP="007519DD">
      <w:pPr>
        <w:pStyle w:val="Titre2"/>
        <w:rPr>
          <w:lang w:val="en-GB"/>
        </w:rPr>
      </w:pPr>
      <w:bookmarkStart w:id="50" w:name="_Toc417578132"/>
      <w:bookmarkStart w:id="51" w:name="_Toc417579189"/>
      <w:bookmarkStart w:id="52" w:name="_Toc417584747"/>
      <w:bookmarkStart w:id="53" w:name="_Toc417860550"/>
      <w:r>
        <w:rPr>
          <w:lang w:val="en-GB"/>
        </w:rPr>
        <w:t>Forecast</w:t>
      </w:r>
      <w:bookmarkEnd w:id="50"/>
      <w:bookmarkEnd w:id="51"/>
      <w:bookmarkEnd w:id="52"/>
      <w:bookmarkEnd w:id="53"/>
    </w:p>
    <w:p w:rsidR="001B23FB" w:rsidRDefault="002335AD" w:rsidP="007519DD">
      <w:pPr>
        <w:pStyle w:val="Titre1"/>
        <w:rPr>
          <w:lang w:val="en-GB"/>
        </w:rPr>
      </w:pPr>
      <w:bookmarkStart w:id="54" w:name="_Toc417578133"/>
      <w:bookmarkStart w:id="55" w:name="_Toc417579190"/>
      <w:bookmarkStart w:id="56" w:name="_Toc417584748"/>
      <w:bookmarkStart w:id="57" w:name="_Toc417860551"/>
      <w:r>
        <w:rPr>
          <w:lang w:val="en-GB"/>
        </w:rPr>
        <w:t>C</w:t>
      </w:r>
      <w:r w:rsidR="00D75EF4">
        <w:rPr>
          <w:lang w:val="en-GB"/>
        </w:rPr>
        <w:t>onclusion</w:t>
      </w:r>
      <w:bookmarkEnd w:id="54"/>
      <w:bookmarkEnd w:id="55"/>
      <w:bookmarkEnd w:id="56"/>
      <w:bookmarkEnd w:id="57"/>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8" w:name="_Toc417578134"/>
      <w:bookmarkStart w:id="59" w:name="_Toc417579191"/>
      <w:bookmarkStart w:id="60" w:name="_Toc417584749"/>
      <w:bookmarkStart w:id="61" w:name="_Toc417860552"/>
      <w:r>
        <w:rPr>
          <w:lang w:val="en-GB"/>
        </w:rPr>
        <w:lastRenderedPageBreak/>
        <w:t>A</w:t>
      </w:r>
      <w:r w:rsidR="007519DD">
        <w:rPr>
          <w:lang w:val="en-GB"/>
        </w:rPr>
        <w:t>ppendix</w:t>
      </w:r>
      <w:bookmarkEnd w:id="58"/>
      <w:bookmarkEnd w:id="59"/>
      <w:bookmarkEnd w:id="60"/>
      <w:bookmarkEnd w:id="61"/>
    </w:p>
    <w:p w:rsidR="007519DD" w:rsidRDefault="00844193" w:rsidP="007519DD">
      <w:pPr>
        <w:pStyle w:val="Titre2"/>
        <w:rPr>
          <w:lang w:val="en-GB"/>
        </w:rPr>
      </w:pPr>
      <w:bookmarkStart w:id="62" w:name="_Toc417578135"/>
      <w:bookmarkStart w:id="63" w:name="_Toc417579192"/>
      <w:bookmarkStart w:id="64" w:name="_Toc417584750"/>
      <w:bookmarkStart w:id="65" w:name="_Toc417860553"/>
      <w:r>
        <w:rPr>
          <w:lang w:val="en-GB"/>
        </w:rPr>
        <w:t>Det</w:t>
      </w:r>
      <w:r w:rsidR="007519DD">
        <w:rPr>
          <w:lang w:val="en-GB"/>
        </w:rPr>
        <w:t>a</w:t>
      </w:r>
      <w:r>
        <w:rPr>
          <w:lang w:val="en-GB"/>
        </w:rPr>
        <w:t>iled ta</w:t>
      </w:r>
      <w:r w:rsidR="007519DD">
        <w:rPr>
          <w:lang w:val="en-GB"/>
        </w:rPr>
        <w:t>ble of contents</w:t>
      </w:r>
      <w:bookmarkEnd w:id="62"/>
      <w:bookmarkEnd w:id="63"/>
      <w:bookmarkEnd w:id="64"/>
      <w:bookmarkEnd w:id="6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FE4B87">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FE4B87">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E4B87">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E4B87">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E4B87"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E4B87">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E4B87">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E4B87"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E4B87">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E4B87"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E4B87"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FE4B87">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FE4B87">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FE4B87">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6" w:name="_Toc417578136"/>
      <w:bookmarkStart w:id="67" w:name="_Toc417579193"/>
      <w:bookmarkStart w:id="68" w:name="_Toc417584751"/>
      <w:bookmarkStart w:id="69" w:name="_Toc417860554"/>
      <w:r>
        <w:rPr>
          <w:lang w:val="en-GB"/>
        </w:rPr>
        <w:t>Table of figures</w:t>
      </w:r>
      <w:bookmarkEnd w:id="66"/>
      <w:bookmarkEnd w:id="67"/>
      <w:bookmarkEnd w:id="68"/>
      <w:bookmarkEnd w:id="69"/>
    </w:p>
    <w:p w:rsidR="007519DD" w:rsidRDefault="007519DD" w:rsidP="007519DD">
      <w:pPr>
        <w:pStyle w:val="Titre2"/>
        <w:rPr>
          <w:lang w:val="en-GB"/>
        </w:rPr>
      </w:pPr>
      <w:bookmarkStart w:id="70" w:name="_Toc417578137"/>
      <w:bookmarkStart w:id="71" w:name="_Toc417579194"/>
      <w:bookmarkStart w:id="72" w:name="_Toc417584752"/>
      <w:bookmarkStart w:id="73" w:name="_Toc417860555"/>
      <w:r>
        <w:rPr>
          <w:lang w:val="en-GB"/>
        </w:rPr>
        <w:t>References</w:t>
      </w:r>
      <w:bookmarkEnd w:id="70"/>
      <w:bookmarkEnd w:id="71"/>
      <w:bookmarkEnd w:id="72"/>
      <w:bookmarkEnd w:id="73"/>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2B92" w:rsidRDefault="007A2B92" w:rsidP="00171037">
      <w:pPr>
        <w:spacing w:after="0" w:line="240" w:lineRule="auto"/>
      </w:pPr>
      <w:r>
        <w:separator/>
      </w:r>
    </w:p>
  </w:endnote>
  <w:endnote w:type="continuationSeparator" w:id="0">
    <w:p w:rsidR="007A2B92" w:rsidRDefault="007A2B92"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E4B87"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E4B87" w:rsidRPr="004C7878" w:rsidRDefault="00FE4B87" w:rsidP="00D75EF4">
          <w:pPr>
            <w:pStyle w:val="Pieddepage"/>
            <w:jc w:val="right"/>
            <w:rPr>
              <w:color w:val="7F7F7F" w:themeColor="text1" w:themeTint="80"/>
            </w:rPr>
          </w:pPr>
        </w:p>
      </w:tc>
      <w:tc>
        <w:tcPr>
          <w:tcW w:w="4819" w:type="dxa"/>
          <w:tcBorders>
            <w:right w:val="single" w:sz="4" w:space="0" w:color="7F7F7F" w:themeColor="text1" w:themeTint="80"/>
          </w:tcBorders>
        </w:tcPr>
        <w:p w:rsidR="00FE4B87" w:rsidRPr="004C7878" w:rsidRDefault="00FE4B87"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FE4B87" w:rsidRPr="004C7878" w:rsidRDefault="00FE4B87"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FE4B87" w:rsidRPr="00D75EF4" w:rsidRDefault="00FE4B87">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B87" w:rsidRDefault="00FE4B87">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B87" w:rsidRDefault="00FE4B87">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E4B87" w:rsidRPr="00FC5BCE"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FE4B87" w:rsidRPr="003C708D" w:rsidRDefault="00FE4B87"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416952">
            <w:rPr>
              <w:noProof/>
              <w:color w:val="7F7F7F" w:themeColor="text1" w:themeTint="80"/>
            </w:rPr>
            <w:t>10</w:t>
          </w:r>
          <w:r w:rsidRPr="003C708D">
            <w:rPr>
              <w:color w:val="7F7F7F" w:themeColor="text1" w:themeTint="80"/>
            </w:rPr>
            <w:fldChar w:fldCharType="end"/>
          </w:r>
        </w:p>
      </w:tc>
      <w:tc>
        <w:tcPr>
          <w:tcW w:w="4819" w:type="dxa"/>
          <w:tcBorders>
            <w:left w:val="single" w:sz="4" w:space="0" w:color="767171" w:themeColor="background2" w:themeShade="80"/>
          </w:tcBorders>
        </w:tcPr>
        <w:p w:rsidR="00FE4B87" w:rsidRPr="003C708D" w:rsidRDefault="00FE4B87"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FE4B87" w:rsidRPr="003C708D" w:rsidRDefault="00FE4B87" w:rsidP="00635016">
          <w:pPr>
            <w:pStyle w:val="Pieddepage"/>
            <w:rPr>
              <w:color w:val="7F7F7F" w:themeColor="text1" w:themeTint="80"/>
            </w:rPr>
          </w:pPr>
        </w:p>
      </w:tc>
    </w:tr>
  </w:tbl>
  <w:p w:rsidR="00FE4B87" w:rsidRPr="00635016" w:rsidRDefault="00FE4B87"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E4B87"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E4B87" w:rsidRPr="003C708D" w:rsidRDefault="00FE4B87" w:rsidP="000F2D58">
          <w:pPr>
            <w:pStyle w:val="Pieddepage"/>
            <w:jc w:val="right"/>
            <w:rPr>
              <w:color w:val="7F7F7F" w:themeColor="text1" w:themeTint="80"/>
            </w:rPr>
          </w:pPr>
        </w:p>
      </w:tc>
      <w:tc>
        <w:tcPr>
          <w:tcW w:w="4819" w:type="dxa"/>
          <w:tcBorders>
            <w:right w:val="single" w:sz="4" w:space="0" w:color="767171" w:themeColor="background2" w:themeShade="80"/>
          </w:tcBorders>
        </w:tcPr>
        <w:p w:rsidR="00FE4B87" w:rsidRPr="003C708D" w:rsidRDefault="00FE4B87"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FE4B87" w:rsidRPr="003C708D" w:rsidRDefault="00FE4B87"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416952">
            <w:rPr>
              <w:noProof/>
              <w:color w:val="7F7F7F" w:themeColor="text1" w:themeTint="80"/>
            </w:rPr>
            <w:t>11</w:t>
          </w:r>
          <w:r w:rsidRPr="003C708D">
            <w:rPr>
              <w:color w:val="7F7F7F" w:themeColor="text1" w:themeTint="80"/>
            </w:rPr>
            <w:fldChar w:fldCharType="end"/>
          </w:r>
        </w:p>
      </w:tc>
    </w:tr>
  </w:tbl>
  <w:p w:rsidR="00FE4B87" w:rsidRPr="00D75EF4" w:rsidRDefault="00FE4B87"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B87" w:rsidRDefault="00FE4B8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2B92" w:rsidRDefault="007A2B92" w:rsidP="00171037">
      <w:pPr>
        <w:spacing w:after="0" w:line="240" w:lineRule="auto"/>
      </w:pPr>
      <w:r>
        <w:separator/>
      </w:r>
    </w:p>
  </w:footnote>
  <w:footnote w:type="continuationSeparator" w:id="0">
    <w:p w:rsidR="007A2B92" w:rsidRDefault="007A2B92"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E4B87"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E4B87" w:rsidRPr="006F1D99" w:rsidRDefault="00FE4B87" w:rsidP="006F1D99">
          <w:pPr>
            <w:pStyle w:val="InfoHeading"/>
          </w:pPr>
          <w:r w:rsidRPr="006F1D99">
            <w:t>Introduction</w:t>
          </w:r>
        </w:p>
      </w:tc>
      <w:tc>
        <w:tcPr>
          <w:tcW w:w="283" w:type="dxa"/>
        </w:tcPr>
        <w:p w:rsidR="00FE4B87" w:rsidRDefault="00FE4B87">
          <w:pPr>
            <w:pStyle w:val="En-tte"/>
          </w:pPr>
        </w:p>
      </w:tc>
      <w:tc>
        <w:tcPr>
          <w:tcW w:w="1417" w:type="dxa"/>
          <w:vAlign w:val="bottom"/>
        </w:tcPr>
        <w:p w:rsidR="00FE4B87" w:rsidRDefault="00FE4B87"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E4B87" w:rsidRDefault="00FE4B87">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B87" w:rsidRDefault="00FE4B87">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B87" w:rsidRDefault="00FE4B87">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E4B87"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E4B87" w:rsidRDefault="00FE4B87"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E4B87" w:rsidRDefault="00FE4B87" w:rsidP="00635016">
          <w:pPr>
            <w:pStyle w:val="En-tte"/>
          </w:pPr>
        </w:p>
      </w:tc>
      <w:tc>
        <w:tcPr>
          <w:tcW w:w="7370" w:type="dxa"/>
          <w:vAlign w:val="bottom"/>
        </w:tcPr>
        <w:p w:rsidR="00FE4B87" w:rsidRDefault="00FE4B87" w:rsidP="00635016">
          <w:pPr>
            <w:pStyle w:val="InfoHeading"/>
          </w:pPr>
          <w:r>
            <w:t>XXXX</w:t>
          </w:r>
        </w:p>
      </w:tc>
    </w:tr>
  </w:tbl>
  <w:p w:rsidR="00FE4B87" w:rsidRDefault="00FE4B87">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E4B87"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E4B87" w:rsidRPr="006F1D99" w:rsidRDefault="00FE4B87" w:rsidP="000F2D58">
          <w:pPr>
            <w:pStyle w:val="InfoHeading"/>
            <w:jc w:val="left"/>
          </w:pPr>
          <w:r>
            <w:t>XXXX</w:t>
          </w:r>
        </w:p>
      </w:tc>
      <w:tc>
        <w:tcPr>
          <w:tcW w:w="283" w:type="dxa"/>
        </w:tcPr>
        <w:p w:rsidR="00FE4B87" w:rsidRDefault="00FE4B87" w:rsidP="000F2D58">
          <w:pPr>
            <w:pStyle w:val="En-tte"/>
          </w:pPr>
        </w:p>
      </w:tc>
      <w:tc>
        <w:tcPr>
          <w:tcW w:w="1417" w:type="dxa"/>
          <w:vAlign w:val="bottom"/>
        </w:tcPr>
        <w:p w:rsidR="00FE4B87" w:rsidRDefault="00FE4B87"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E4B87" w:rsidRDefault="00FE4B87">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B87" w:rsidRDefault="00FE4B87">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E4B87" w:rsidRPr="00ED3BFA" w:rsidRDefault="00FE4B87"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E4B87" w:rsidRPr="00ED3BFA" w:rsidRDefault="00FE4B87"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E4B87"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E4B87" w:rsidRPr="006F1D99" w:rsidRDefault="00FE4B87" w:rsidP="00635016">
          <w:pPr>
            <w:pStyle w:val="InfoHeading"/>
            <w:jc w:val="left"/>
          </w:pPr>
          <w:r>
            <w:t>XXXX</w:t>
          </w:r>
        </w:p>
      </w:tc>
      <w:tc>
        <w:tcPr>
          <w:tcW w:w="283" w:type="dxa"/>
        </w:tcPr>
        <w:p w:rsidR="00FE4B87" w:rsidRDefault="00FE4B87" w:rsidP="00635016">
          <w:pPr>
            <w:pStyle w:val="En-tte"/>
          </w:pPr>
        </w:p>
      </w:tc>
      <w:tc>
        <w:tcPr>
          <w:tcW w:w="1417" w:type="dxa"/>
          <w:vAlign w:val="bottom"/>
        </w:tcPr>
        <w:p w:rsidR="00FE4B87" w:rsidRDefault="00FE4B87"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E4B87" w:rsidRDefault="00FE4B87">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6674"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27F3"/>
    <w:rsid w:val="00053027"/>
    <w:rsid w:val="0007670C"/>
    <w:rsid w:val="00076F68"/>
    <w:rsid w:val="000A4021"/>
    <w:rsid w:val="000E37A5"/>
    <w:rsid w:val="000F2D58"/>
    <w:rsid w:val="00131564"/>
    <w:rsid w:val="00171037"/>
    <w:rsid w:val="0017344E"/>
    <w:rsid w:val="001B23FB"/>
    <w:rsid w:val="001F0D25"/>
    <w:rsid w:val="001F3FCB"/>
    <w:rsid w:val="0020025D"/>
    <w:rsid w:val="00204115"/>
    <w:rsid w:val="00215D8E"/>
    <w:rsid w:val="00232F69"/>
    <w:rsid w:val="002335AD"/>
    <w:rsid w:val="0023494C"/>
    <w:rsid w:val="00237FEA"/>
    <w:rsid w:val="002726EA"/>
    <w:rsid w:val="00281309"/>
    <w:rsid w:val="00282E7A"/>
    <w:rsid w:val="002D6F7B"/>
    <w:rsid w:val="002E1466"/>
    <w:rsid w:val="002F6DAE"/>
    <w:rsid w:val="00325F19"/>
    <w:rsid w:val="00343948"/>
    <w:rsid w:val="00350AED"/>
    <w:rsid w:val="00364129"/>
    <w:rsid w:val="0038637D"/>
    <w:rsid w:val="00397AA5"/>
    <w:rsid w:val="003A249B"/>
    <w:rsid w:val="003B031C"/>
    <w:rsid w:val="003C2D76"/>
    <w:rsid w:val="003C708D"/>
    <w:rsid w:val="003E277C"/>
    <w:rsid w:val="00400EB1"/>
    <w:rsid w:val="00416952"/>
    <w:rsid w:val="00450DDB"/>
    <w:rsid w:val="00466650"/>
    <w:rsid w:val="004C3990"/>
    <w:rsid w:val="004C7878"/>
    <w:rsid w:val="004E083B"/>
    <w:rsid w:val="004E375A"/>
    <w:rsid w:val="005042F6"/>
    <w:rsid w:val="00504472"/>
    <w:rsid w:val="00514042"/>
    <w:rsid w:val="00545412"/>
    <w:rsid w:val="005C0A9F"/>
    <w:rsid w:val="005E5886"/>
    <w:rsid w:val="005F55BC"/>
    <w:rsid w:val="00624934"/>
    <w:rsid w:val="006346DF"/>
    <w:rsid w:val="00635016"/>
    <w:rsid w:val="00680307"/>
    <w:rsid w:val="006D3790"/>
    <w:rsid w:val="006E73C9"/>
    <w:rsid w:val="006F1D99"/>
    <w:rsid w:val="00707E02"/>
    <w:rsid w:val="007519DD"/>
    <w:rsid w:val="007531BE"/>
    <w:rsid w:val="007865DE"/>
    <w:rsid w:val="007A2B92"/>
    <w:rsid w:val="007A3E4C"/>
    <w:rsid w:val="007B7CB2"/>
    <w:rsid w:val="007C4C98"/>
    <w:rsid w:val="0080037A"/>
    <w:rsid w:val="008158C1"/>
    <w:rsid w:val="00833EE3"/>
    <w:rsid w:val="00837FF4"/>
    <w:rsid w:val="00844193"/>
    <w:rsid w:val="00885AE8"/>
    <w:rsid w:val="008911CD"/>
    <w:rsid w:val="008E607B"/>
    <w:rsid w:val="008F5E24"/>
    <w:rsid w:val="00905429"/>
    <w:rsid w:val="009363FE"/>
    <w:rsid w:val="009551C2"/>
    <w:rsid w:val="00977898"/>
    <w:rsid w:val="00986355"/>
    <w:rsid w:val="009A4D40"/>
    <w:rsid w:val="009F0645"/>
    <w:rsid w:val="009F2DFC"/>
    <w:rsid w:val="009F30D2"/>
    <w:rsid w:val="00A17C74"/>
    <w:rsid w:val="00A43E08"/>
    <w:rsid w:val="00A63F15"/>
    <w:rsid w:val="00A94EE2"/>
    <w:rsid w:val="00AA09D5"/>
    <w:rsid w:val="00AB0AB5"/>
    <w:rsid w:val="00AB2643"/>
    <w:rsid w:val="00AF4048"/>
    <w:rsid w:val="00B01904"/>
    <w:rsid w:val="00B1340C"/>
    <w:rsid w:val="00B3060A"/>
    <w:rsid w:val="00B374ED"/>
    <w:rsid w:val="00BB382F"/>
    <w:rsid w:val="00BC0822"/>
    <w:rsid w:val="00BD65AC"/>
    <w:rsid w:val="00BD6A23"/>
    <w:rsid w:val="00BE0545"/>
    <w:rsid w:val="00BE66E2"/>
    <w:rsid w:val="00C06FAC"/>
    <w:rsid w:val="00C544BC"/>
    <w:rsid w:val="00CA5E54"/>
    <w:rsid w:val="00CC03F7"/>
    <w:rsid w:val="00CD6CD4"/>
    <w:rsid w:val="00CE7761"/>
    <w:rsid w:val="00D21B54"/>
    <w:rsid w:val="00D67413"/>
    <w:rsid w:val="00D74B8C"/>
    <w:rsid w:val="00D75EF4"/>
    <w:rsid w:val="00D80523"/>
    <w:rsid w:val="00D9349B"/>
    <w:rsid w:val="00D943C6"/>
    <w:rsid w:val="00DA759B"/>
    <w:rsid w:val="00DE3193"/>
    <w:rsid w:val="00E54722"/>
    <w:rsid w:val="00E67D61"/>
    <w:rsid w:val="00E709ED"/>
    <w:rsid w:val="00EC17E6"/>
    <w:rsid w:val="00ED3BFA"/>
    <w:rsid w:val="00EE13F7"/>
    <w:rsid w:val="00F020FD"/>
    <w:rsid w:val="00F1304B"/>
    <w:rsid w:val="00F603BE"/>
    <w:rsid w:val="00F811DD"/>
    <w:rsid w:val="00F82836"/>
    <w:rsid w:val="00F8556D"/>
    <w:rsid w:val="00F85971"/>
    <w:rsid w:val="00FA70C6"/>
    <w:rsid w:val="00FB430D"/>
    <w:rsid w:val="00FC5BCE"/>
    <w:rsid w:val="00FE4B8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glossaryDocument" Target="glossary/document.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fontTable" Target="fontTable.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965DE"/>
    <w:rsid w:val="00301B68"/>
    <w:rsid w:val="0030511D"/>
    <w:rsid w:val="0041495E"/>
    <w:rsid w:val="004A28B7"/>
    <w:rsid w:val="005967EC"/>
    <w:rsid w:val="006422BA"/>
    <w:rsid w:val="00780239"/>
    <w:rsid w:val="00793958"/>
    <w:rsid w:val="008001AC"/>
    <w:rsid w:val="00AE0209"/>
    <w:rsid w:val="00B67B93"/>
    <w:rsid w:val="00BC2746"/>
    <w:rsid w:val="00DC109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F0DAC7E-28E0-462E-80B5-0CBE1E4EF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15</Pages>
  <Words>3272</Words>
  <Characters>17998</Characters>
  <Application>Microsoft Office Word</Application>
  <DocSecurity>0</DocSecurity>
  <Lines>149</Lines>
  <Paragraphs>4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1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50</cp:revision>
  <cp:lastPrinted>2015-04-26T17:15:00Z</cp:lastPrinted>
  <dcterms:created xsi:type="dcterms:W3CDTF">2015-05-10T09:44:00Z</dcterms:created>
  <dcterms:modified xsi:type="dcterms:W3CDTF">2015-05-1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